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3168693C"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2C4239">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5","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4","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2-4","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A7612D">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given":"Rob R.","non-dropping-particle":"","parse-names":false,"suffix":""},{"dropping-particle":"","family":"McCullough","given":"Dale R.","non-dropping-particle":"","parse-names":false,"suffix":""}],"container-title":"Ecology Letters","id":"ITEM-3","issue":"10","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6","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42C07F19"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undercrossings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article-journal"},"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commentRangeStart w:id="0"/>
      <w:r w:rsidRPr="00C53D96">
        <w:rPr>
          <w:rFonts w:ascii="Times New Roman" w:hAnsi="Times New Roman" w:cs="Times New Roman"/>
        </w:rPr>
        <w:t>.</w:t>
      </w:r>
      <w:commentRangeEnd w:id="0"/>
      <w:r w:rsidR="00C36789">
        <w:rPr>
          <w:rStyle w:val="CommentReference"/>
        </w:rPr>
        <w:commentReference w:id="0"/>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2-4","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E6651E">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article-journal"},"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47C5442F" w:rsidR="005C0CF8" w:rsidRDefault="00C53D96" w:rsidP="001F3C25">
      <w:pPr>
        <w:spacing w:line="480" w:lineRule="auto"/>
        <w:rPr>
          <w:rFonts w:ascii="Times New Roman" w:hAnsi="Times New Roman" w:cs="Times New Roman"/>
        </w:rPr>
      </w:pPr>
      <w:r w:rsidRPr="00C53D96">
        <w:rPr>
          <w:rFonts w:ascii="Times New Roman" w:hAnsi="Times New Roman" w:cs="Times New Roman"/>
        </w:rPr>
        <w:lastRenderedPageBreak/>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E6651E">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 xml:space="preserve">Trans-Canada Highway acts as a barrier for grizzly bear (Ursus arctos) but not for black bear (Ursus americanus)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E6651E">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Biological sciences / The Royal Society","id":"ITEM-1","issue":"1780","issued":{"date-parts":[["2014"]]},"page":"20131705","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153B78">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id":"ITEM-1","issue":"4","issued":{"date-parts":[["2016"]]},"page":"772-782","title":"How Do Highways Influence Snake Movement ? Behavioral Responses to Roads and Vehicles Published by : American Society of Ichthyologists and Herpetologists ( ASIH ) Stable URL : http://www.jstor.org/stable/4098651 REFERENCES Linked references are available","type":"article-journal","volume":"2005"},"uris":["http://www.mendeley.com/documents/?uuid=b463907b-e5f7-49cc-8f99-303022fc4fcf"]}],"mendeley":{"formattedCitation":"(Andrews and Gibbons 2016)","plainTextFormattedCitation":"(Andrews and Gibbons 2016)","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Andrews and Gibbons 2016)</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6F6B9680"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986BFF">
        <w:rPr>
          <w:rFonts w:ascii="Times New Roman" w:hAnsi="Times New Roman" w:cs="Times New Roman"/>
        </w:rPr>
        <w:t xml:space="preserve"> </w:t>
      </w:r>
      <w:r w:rsidR="00153B78">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page":"e12767","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a)","plainTextFormattedCitation":"(Riley et al. 2006, Delaney et al. 2010, Riley et al. 2014a)","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381787" w:rsidRPr="00381787">
        <w:rPr>
          <w:rFonts w:ascii="Times New Roman" w:hAnsi="Times New Roman" w:cs="Times New Roman"/>
          <w:noProof/>
        </w:rPr>
        <w:t>(Riley et al. 2006, Delaney et al. 2010, Riley et al. 2014a)</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47B30C7C"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Canis latrans) and deer (Odocoileus spp) may be less affected by roads than habitat specialists, such as gray foxes (Urocyon cinereoargenteus),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0B6F05">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4","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3","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nd gray fox alongside major highways in the East Bay and Sacramento regions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w:t>
      </w:r>
      <w:r w:rsidR="00DD3EEE" w:rsidRPr="00DD3EEE">
        <w:rPr>
          <w:rFonts w:ascii="Times New Roman" w:hAnsi="Times New Roman" w:cs="Times New Roman"/>
        </w:rPr>
        <w:lastRenderedPageBreak/>
        <w:t>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With dramatic increases in human populations projected in the next few decades for these study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0DF9C82D"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6F8EB0E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foxes 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urban, suburban, suburban-rural, and rural land. Urban centers are concentrated around the cities of Auburn, Grass Valley and Nevada City. The density of human habitation decreases with distance from the city centers. Rural land use ranges from agriculture </w:t>
      </w:r>
      <w:r w:rsidR="00A96F0C" w:rsidRPr="00A30917">
        <w:rPr>
          <w:rFonts w:ascii="Times New Roman" w:hAnsi="Times New Roman" w:cs="Times New Roman"/>
        </w:rPr>
        <w:lastRenderedPageBreak/>
        <w:t>(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7E4CB63B"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1D152D">
        <w:rPr>
          <w:rFonts w:ascii="Times New Roman" w:hAnsi="Times New Roman" w:cs="Times New Roman"/>
        </w:rPr>
        <w:t xml:space="preserve"> </w:t>
      </w:r>
      <w:r w:rsidR="008A6B11">
        <w:rPr>
          <w:rFonts w:ascii="Times New Roman" w:hAnsi="Times New Roman" w:cs="Times New Roman"/>
        </w:rPr>
        <w:fldChar w:fldCharType="begin" w:fldLock="1"/>
      </w:r>
      <w:r w:rsidR="00EC7EF5">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Traffic Volumne and highway permeability for a mammaliam community in the Canadian Rocky Mountians","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 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given":"George H. III","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2004, RILEY 2006, Grubbs and Krausman 2009)","plainTextFormattedCitation":"(Atkinson and Shackleton 1991, Harrison 1997, Grinder and Krausman 2001, Crooks 2002, Rountree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B7331B" w:rsidRPr="00B7331B">
        <w:rPr>
          <w:rFonts w:ascii="Times New Roman" w:hAnsi="Times New Roman" w:cs="Times New Roman"/>
          <w:noProof/>
        </w:rPr>
        <w:t>(Atkinson and Shackleton 1991, Harrison 1997, Grinder and Krausman 2001, Crooks 2002, Rountree 2004, RILEY 2006, Grubbs and Krausman 2009)</w:t>
      </w:r>
      <w:r w:rsidR="008A6B11">
        <w:rPr>
          <w:rFonts w:ascii="Times New Roman" w:hAnsi="Times New Roman" w:cs="Times New Roman"/>
        </w:rPr>
        <w:fldChar w:fldCharType="end"/>
      </w:r>
      <w:r w:rsidRPr="00A30917">
        <w:rPr>
          <w:rFonts w:ascii="Times New Roman" w:hAnsi="Times New Roman" w:cs="Times New Roman"/>
        </w:rPr>
        <w:t>.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We collected mesopredator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02122C80" w:rsidR="00835A95" w:rsidRDefault="00835A95" w:rsidP="00835A95">
      <w:pPr>
        <w:spacing w:line="480" w:lineRule="auto"/>
        <w:rPr>
          <w:rFonts w:ascii="Times New Roman" w:hAnsi="Times New Roman" w:cs="Times New Roman"/>
        </w:rPr>
      </w:pPr>
      <w:r w:rsidRPr="00835A95">
        <w:rPr>
          <w:rFonts w:ascii="Times New Roman" w:hAnsi="Times New Roman" w:cs="Times New Roman"/>
        </w:rPr>
        <w:lastRenderedPageBreak/>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1"/>
      <w:r w:rsidRPr="00835A95">
        <w:rPr>
          <w:rFonts w:ascii="Times New Roman" w:hAnsi="Times New Roman" w:cs="Times New Roman"/>
        </w:rPr>
        <w:t>(Quinn &amp; Sacks 2014)</w:t>
      </w:r>
      <w:commentRangeEnd w:id="1"/>
      <w:r w:rsidR="00A5741D">
        <w:rPr>
          <w:rStyle w:val="CommentReference"/>
        </w:rPr>
        <w:commentReference w:id="1"/>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REN105L03, REN162C04, REN54P11, RF2001Fam, and RFCPH2 </w:t>
      </w:r>
      <w:r w:rsidR="00A060A4">
        <w:rPr>
          <w:rFonts w:ascii="Times New Roman" w:hAnsi="Times New Roman" w:cs="Times New Roman"/>
        </w:rPr>
        <w:t xml:space="preserve">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STRand software </w:t>
      </w:r>
      <w:r w:rsidR="008C0942">
        <w:rPr>
          <w:rFonts w:ascii="Times New Roman" w:hAnsi="Times New Roman" w:cs="Times New Roman"/>
        </w:rPr>
        <w:t xml:space="preserve"> </w:t>
      </w:r>
      <w:r w:rsidR="00467AF7">
        <w:rPr>
          <w:rFonts w:ascii="Times New Roman" w:hAnsi="Times New Roman" w:cs="Times New Roman"/>
        </w:rPr>
        <w:fldChar w:fldCharType="begin" w:fldLock="1"/>
      </w:r>
      <w:r w:rsidR="00467AF7">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r w:rsidR="00467AF7">
        <w:rPr>
          <w:rFonts w:ascii="Times New Roman" w:hAnsi="Times New Roman" w:cs="Times New Roman"/>
        </w:rPr>
        <w:t xml:space="preserve"> </w:t>
      </w:r>
      <w:r w:rsidR="00467AF7">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WAITS and PAETKAU 2005)</w:t>
      </w:r>
      <w:r w:rsidR="00467AF7">
        <w:rPr>
          <w:rFonts w:ascii="Times New Roman" w:hAnsi="Times New Roman" w:cs="Times New Roman"/>
        </w:rPr>
        <w:fldChar w:fldCharType="end"/>
      </w:r>
      <w:r w:rsidRPr="00835A95">
        <w:rPr>
          <w:rFonts w:ascii="Times New Roman" w:hAnsi="Times New Roman" w:cs="Times New Roman"/>
        </w:rPr>
        <w:t xml:space="preserve">. Only samples with &gt;85% complete genotypes were used for genetic analysis. The R package Allelematch </w:t>
      </w:r>
      <w:r w:rsidR="00467AF7">
        <w:rPr>
          <w:rFonts w:ascii="Times New Roman" w:hAnsi="Times New Roman" w:cs="Times New Roman"/>
        </w:rPr>
        <w:t xml:space="preserve"> </w:t>
      </w:r>
      <w:r w:rsidR="00467AF7">
        <w:rPr>
          <w:rFonts w:ascii="Times New Roman" w:hAnsi="Times New Roman" w:cs="Times New Roman"/>
        </w:rPr>
        <w:fldChar w:fldCharType="begin" w:fldLock="1"/>
      </w:r>
      <w:r w:rsidR="007B7AD0">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4","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16340AF"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7B7AD0">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 xml:space="preserve">Bonferroni corrections to account for multiple comparisons </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sampling locations for samples collected for these and later analyses. </w:t>
      </w:r>
      <w:r w:rsidR="00DD7067" w:rsidRPr="00DD7067">
        <w:rPr>
          <w:rFonts w:ascii="Times New Roman" w:hAnsi="Times New Roman" w:cs="Times New Roman"/>
        </w:rPr>
        <w:t xml:space="preserve">We then examined genetic diversity within and among coyote populations in our study areas by calculating </w:t>
      </w:r>
      <w:r w:rsidR="00DD7067" w:rsidRPr="00DD7067">
        <w:rPr>
          <w:rFonts w:ascii="Times New Roman" w:hAnsi="Times New Roman" w:cs="Times New Roman"/>
        </w:rPr>
        <w:lastRenderedPageBreak/>
        <w:t>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4B4B74">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GenAlEx to identify close relatives (first and second order) in our dataset.</w:t>
      </w:r>
    </w:p>
    <w:p w14:paraId="3018F465" w14:textId="01B8358A"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0,000 iterations. We tested the likelihood of K=1 through K=4 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Pr(X|K) and calculating ∆K (Evanno et al. 2005) in STRUCTURE HARVESTER (Earl and vonHoldt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1F2829" w:rsidRPr="00924CEB">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5","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0647C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age":"98140","title":"ggplot2: Elegant Graphics for Data Analysis. Springer-Verlag New York. ISBN 978-3-319-24277-4, https://ggplot2.tidyverse.org.","type":"article-journal"},"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63BB86CA"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GenAlEx.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 permutations. We calculated Nei’s genetic distanc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Distance","given":"Genetic","non-dropping-particle":"","parse-names":false,"suffix":""},{"dropping-particle":"","family":"Author","given":"Populations","non-dropping-particle":"","parse-names":false,"suffix":""},{"dropping-particle":"","family":"Source","given":"Masatoshi Nei","non-dropping-particle":"","parse-names":false,"suffix":""},{"dropping-particle":"","family":"Press","given":"Chicago","non-dropping-particle":"","parse-names":false,"suffix":""},{"dropping-particle":"","family":"Society","given":"American","non-dropping-particle":"","parse-names":false,"suffix":""},{"dropping-particle":"","family":"Url","given":"Naturalists Stable","non-dropping-particle":"","parse-names":false,"suffix":""}],"id":"ITEM-2","issue":"949","issued":{"date-parts":[["2016"]]},"page":"283-292","title":"Genetic Distance between Populations Author ( s ): Masatoshi Nei Source : The American Naturalist , Vol . 106 , No . 949 ( May - Jun ., 1972 ), pp . 283-292 Published by : University of Chicago Press for American Society of Naturalists Stable URL : http:/","type":"article-journal","volume":"106"},"uris":["http://www.mendeley.com/documents/?uuid=3d5e5f74-38d5-47fa-ba7c-9593aab7dad7"]}],"mendeley":{"formattedCitation":"(Nei 1978, Distance et al. 2016)","plainTextFormattedCitation":"(Nei 1978, Distance et al. 2016)","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Nei 1978, Distance et al. 2016)</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GenAlEx. Nei’s genetic distance matrix was paired with a geographic distance matrix to test for isolation by distance (IBD), which occurs when </w:t>
      </w:r>
      <w:r w:rsidRPr="005178A3">
        <w:rPr>
          <w:rFonts w:ascii="Times New Roman" w:hAnsi="Times New Roman" w:cs="Times New Roman"/>
        </w:rPr>
        <w:lastRenderedPageBreak/>
        <w:t>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6F5A4787"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2"/>
      <w:r w:rsidR="00915515" w:rsidRPr="00A95417">
        <w:rPr>
          <w:rFonts w:ascii="Times New Roman" w:hAnsi="Times New Roman" w:cs="Times New Roman"/>
          <w:highlight w:val="yellow"/>
        </w:rPr>
        <w:t>Caltrans gis</w:t>
      </w:r>
      <w:r w:rsidR="00915515">
        <w:rPr>
          <w:rFonts w:ascii="Times New Roman" w:hAnsi="Times New Roman" w:cs="Times New Roman"/>
        </w:rPr>
        <w:t xml:space="preserve"> source</w:t>
      </w:r>
      <w:commentRangeEnd w:id="2"/>
      <w:r w:rsidR="009205B2">
        <w:rPr>
          <w:rStyle w:val="CommentReference"/>
        </w:rPr>
        <w:commentReference w:id="2"/>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in order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ResistanceGA</w:t>
      </w:r>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t xml:space="preserve"> </w:t>
      </w:r>
      <w:r w:rsidR="000647C1">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16","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6","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10","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64546F3E"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mesopredator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r w:rsidR="00491375">
        <w:rPr>
          <w:rFonts w:ascii="Times New Roman" w:hAnsi="Times New Roman" w:cs="Times New Roman"/>
        </w:rPr>
        <w:lastRenderedPageBreak/>
        <w:t xml:space="preserve">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r w:rsidR="00491375" w:rsidRPr="00491375">
        <w:rPr>
          <w:rFonts w:ascii="Times New Roman" w:hAnsi="Times New Roman" w:cs="Times New Roman"/>
        </w:rPr>
        <w:t>,</w:t>
      </w:r>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17DB452C"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39AF1B6B" w:rsidR="00042E8E" w:rsidRDefault="00042E8E" w:rsidP="00A968AF">
      <w:pPr>
        <w:spacing w:line="480" w:lineRule="auto"/>
        <w:rPr>
          <w:rFonts w:ascii="Times New Roman" w:hAnsi="Times New Roman" w:cs="Times New Roman"/>
        </w:rPr>
      </w:pPr>
      <w:r w:rsidRPr="00042E8E">
        <w:rPr>
          <w:rFonts w:ascii="Times New Roman" w:hAnsi="Times New Roman" w:cs="Times New Roman"/>
        </w:rPr>
        <w:lastRenderedPageBreak/>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w:t>
      </w:r>
      <w:r w:rsidR="00892D42">
        <w:rPr>
          <w:rFonts w:ascii="Times New Roman" w:hAnsi="Times New Roman" w:cs="Times New Roman"/>
        </w:rPr>
        <w:t>locations</w:t>
      </w:r>
      <w:r w:rsidR="004178EC">
        <w:rPr>
          <w:rFonts w:ascii="Times New Roman" w:hAnsi="Times New Roman" w:cs="Times New Roman"/>
        </w:rPr>
        <w:t xml:space="preserve">. Second order relationships </w:t>
      </w:r>
      <w:r w:rsidR="00505E77">
        <w:rPr>
          <w:rFonts w:ascii="Times New Roman" w:hAnsi="Times New Roman" w:cs="Times New Roman"/>
        </w:rPr>
        <w:t>(</w:t>
      </w:r>
      <w:r w:rsidR="004178EC" w:rsidRPr="00042E8E">
        <w:rPr>
          <w:rFonts w:ascii="Times New Roman" w:hAnsi="Times New Roman" w:cs="Times New Roman"/>
        </w:rPr>
        <w:t>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in the relationship were sampled along the same side of the </w:t>
      </w:r>
      <w:commentRangeStart w:id="3"/>
      <w:r w:rsidR="004178EC" w:rsidRPr="00042E8E">
        <w:rPr>
          <w:rFonts w:ascii="Times New Roman" w:hAnsi="Times New Roman" w:cs="Times New Roman"/>
        </w:rPr>
        <w:t>highway</w:t>
      </w:r>
      <w:commentRangeEnd w:id="3"/>
      <w:r w:rsidR="00892D42">
        <w:rPr>
          <w:rStyle w:val="CommentReference"/>
        </w:rPr>
        <w:commentReference w:id="3"/>
      </w:r>
      <w:r w:rsidR="00892D42">
        <w:rPr>
          <w:rFonts w:ascii="Times New Roman" w:hAnsi="Times New Roman" w:cs="Times New Roman"/>
        </w:rPr>
        <w:t>.</w:t>
      </w:r>
    </w:p>
    <w:p w14:paraId="58483D36" w14:textId="0DBBA367"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s </w:t>
      </w:r>
      <w:r w:rsidR="00505E77">
        <w:rPr>
          <w:rFonts w:ascii="Times New Roman" w:hAnsi="Times New Roman" w:cs="Times New Roman"/>
        </w:rPr>
        <w:t>was</w:t>
      </w:r>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In the East</w:t>
      </w:r>
      <w:r w:rsidR="00AA6BEB">
        <w:rPr>
          <w:rFonts w:ascii="Times New Roman" w:hAnsi="Times New Roman" w:cs="Times New Roman"/>
        </w:rPr>
        <w:t xml:space="preserve"> SR 49</w:t>
      </w:r>
      <w:r w:rsidR="004178EC" w:rsidRPr="004178EC">
        <w:rPr>
          <w:rFonts w:ascii="Times New Roman" w:hAnsi="Times New Roman" w:cs="Times New Roman"/>
        </w:rPr>
        <w:t>, second order relationships were detected for 25 pairs, while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xml:space="preserve">= 0.54) was sampled on opposite sides of the highway, 9km apart, while all other pairs were sampled on the same side of the </w:t>
      </w:r>
      <w:commentRangeStart w:id="4"/>
      <w:r w:rsidR="004178EC" w:rsidRPr="004178EC">
        <w:rPr>
          <w:rFonts w:ascii="Times New Roman" w:hAnsi="Times New Roman" w:cs="Times New Roman"/>
        </w:rPr>
        <w:t>highway</w:t>
      </w:r>
      <w:commentRangeEnd w:id="4"/>
      <w:r w:rsidR="00892D42">
        <w:rPr>
          <w:rStyle w:val="CommentReference"/>
        </w:rPr>
        <w:commentReference w:id="4"/>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2785D7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5"/>
      <w:r w:rsidRPr="001D2B56">
        <w:rPr>
          <w:rFonts w:ascii="Times New Roman" w:hAnsi="Times New Roman" w:cs="Times New Roman"/>
        </w:rPr>
        <w:t xml:space="preserve">revealed two genetic clusters </w:t>
      </w:r>
      <w:commentRangeEnd w:id="5"/>
      <w:r w:rsidR="00892D42">
        <w:rPr>
          <w:rStyle w:val="CommentReference"/>
        </w:rPr>
        <w:commentReference w:id="5"/>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Pr(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t>
      </w:r>
      <w:r w:rsidRPr="001D2B56">
        <w:rPr>
          <w:rFonts w:ascii="Times New Roman" w:hAnsi="Times New Roman" w:cs="Times New Roman"/>
        </w:rPr>
        <w:lastRenderedPageBreak/>
        <w:t>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0EA771A9"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36656865"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34E035FF"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lastRenderedPageBreak/>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t xml:space="preserve"> </w:t>
      </w:r>
      <w:r w:rsidR="00381787">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 P D","non-dropping-particle":"","parse-names":false,"suffix":""},{"dropping-particle":"","family":"Serieys","given":"Laurel E.K. E K","non-dropping-particle":"","parse-names":false,"suffix":""},{"dropping-particle":"","family":"Pollinger","given":"John P. P","non-dropping-particle":"","parse-names":false,"suffix":""},{"dropping-particle":"","family":"Sikich","given":"Jeffrey A. a","non-dropping-particle":"","parse-names":false,"suffix":""},{"dropping-particle":"","family":"Dalbeck","given":"Lisa","non-dropping-particle":"","parse-names":false,"suffix":""},{"dropping-particle":"","family":"Wayne","given":"Robert K. K","non-dropping-particle":"","parse-names":false,"suffix":""},{"dropping-particle":"","family":"Ernest","given":"Holly B.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Biological sciences / The Royal Society","id":"ITEM-3","issue":"1780","issued":{"date-parts":[["2014"]]},"page":"20131705","title":"Genetic connectivity for two bear species at wildlife crossing structures in Banff National Park.","type":"article-journal","volume":"281"},"uris":["http://www.mendeley.com/documents/?uuid=5e7f4602-c341-48eb-88f2-feb21dea6c32"]}],"mendeley":{"formattedCitation":"(Riley et al. 2006, 2014b, Sawaya et al. 2014)","plainTextFormattedCitation":"(Riley et al. 2006, 2014b,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381787" w:rsidRPr="00381787">
        <w:rPr>
          <w:rFonts w:ascii="Times New Roman" w:hAnsi="Times New Roman" w:cs="Times New Roman"/>
          <w:noProof/>
        </w:rPr>
        <w:t>(Riley et al. 2006, 2014b,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2-4","issued":{"date-parts":[["2005"]]},"page":"329-348","title":"Predicting when animal populations are at risk from roads: An interactive model of road avoidance behavior","type":"article-journal","volume":"185"},"uris":["http://www.mendeley.com/documents/?uuid=885c750c-0062-4402-a8df-d4091f1fbb2e"]},{"id":"ITEM-2","itemData":{"author":[{"dropping-particle":"","family":"Wright","given":"Linda","non-dropping-particle":"","parse-names":false,"suffix":""},{"dropping-particle":"","family":"Wright","given":"Wesley","non-dropping-particle":"","parse-names":false,"suffix":""}],"id":"ITEM-2","issue":"2","issued":{"date-parts":[["2017"]]},"page":"421-427","title":"Effects of Interstate 95 on Breeding Birds in Northern Maine Author ( s ): Craig R . Ferris Source : The Journal of Wildlife Management , Vol . 43 , No . 2 ( Apr ., 1979 ), pp . 421-427 Published by : Wiley on behalf of the Wildlife Society Stable URL : h","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Wright and Wright 2017)","plainTextFormattedCitation":"(Clevenger and Waltho 2005, Jaeger et al. 2005, Wright and Wright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BA2616" w:rsidRPr="00BA2616">
        <w:rPr>
          <w:rFonts w:ascii="Times New Roman" w:hAnsi="Times New Roman" w:cs="Times New Roman"/>
          <w:noProof/>
        </w:rPr>
        <w:t>(Clevenger and Waltho 2005, Jaeger et al. 2005, Wright and Wright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6"/>
      <w:r w:rsidRPr="00313DE8">
        <w:rPr>
          <w:rFonts w:ascii="Times New Roman" w:hAnsi="Times New Roman" w:cs="Times New Roman"/>
        </w:rPr>
        <w:t>model species</w:t>
      </w:r>
      <w:commentRangeEnd w:id="6"/>
      <w:r w:rsidR="00505E77">
        <w:rPr>
          <w:rStyle w:val="CommentReference"/>
        </w:rPr>
        <w:commentReference w:id="6"/>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46609B0A"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7"/>
      <w:r w:rsidR="00BA2616" w:rsidRPr="00FB7D19">
        <w:rPr>
          <w:rFonts w:ascii="Times New Roman" w:hAnsi="Times New Roman" w:cs="Times New Roman"/>
          <w:noProof/>
        </w:rPr>
        <w:t>Coen et al. 2015</w:t>
      </w:r>
      <w:commentRangeEnd w:id="7"/>
      <w:r w:rsidR="00BA2616">
        <w:rPr>
          <w:rStyle w:val="CommentReference"/>
          <w:noProof/>
        </w:rPr>
        <w:commentReference w:id="7"/>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328AD1F"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86BB050"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8"/>
      <w:r w:rsidRPr="003F4373">
        <w:rPr>
          <w:rFonts w:ascii="Times New Roman" w:hAnsi="Times New Roman" w:cs="Times New Roman"/>
        </w:rPr>
        <w:t>F. Shilling</w:t>
      </w:r>
      <w:commentRangeEnd w:id="8"/>
      <w:r w:rsidR="00E6452C">
        <w:rPr>
          <w:rStyle w:val="CommentReference"/>
        </w:rPr>
        <w:commentReference w:id="8"/>
      </w:r>
      <w:r w:rsidRPr="003F4373">
        <w:rPr>
          <w:rFonts w:ascii="Times New Roman" w:hAnsi="Times New Roman" w:cs="Times New Roman"/>
        </w:rPr>
        <w:t>, unpublished data). However, it is possible that coyotes using higher elevation crossing structures (northeast of our study area), as discovered using camera traps</w:t>
      </w:r>
      <w:r w:rsidR="00E6452C">
        <w:rPr>
          <w:rFonts w:ascii="Times New Roman" w:hAnsi="Times New Roman" w:cs="Times New Roman"/>
        </w:rPr>
        <w:t xml:space="preserve"> </w:t>
      </w:r>
      <w:r w:rsidR="00E6452C" w:rsidRPr="003F4373">
        <w:rPr>
          <w:rFonts w:ascii="Times New Roman" w:hAnsi="Times New Roman" w:cs="Times New Roman"/>
        </w:rPr>
        <w:t xml:space="preserve">(F. Shilling, </w:t>
      </w:r>
      <w:r w:rsidR="00E6452C" w:rsidRPr="003F4373">
        <w:rPr>
          <w:rFonts w:ascii="Times New Roman" w:hAnsi="Times New Roman" w:cs="Times New Roman"/>
        </w:rPr>
        <w:lastRenderedPageBreak/>
        <w:t>unpublished data)</w:t>
      </w:r>
      <w:r w:rsidRPr="003F4373">
        <w:rPr>
          <w:rFonts w:ascii="Times New Roman" w:hAnsi="Times New Roman" w:cs="Times New Roman"/>
        </w:rPr>
        <w:t xml:space="preserve">,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03624850"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coyote gene flow, we would expect to see three distinct populations,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7DCD9189"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6","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654F9A48"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282BF9A9" w:rsidR="00CB6029" w:rsidRDefault="005B2012" w:rsidP="0009600C">
      <w:pPr>
        <w:spacing w:line="480" w:lineRule="auto"/>
        <w:rPr>
          <w:rFonts w:ascii="Times New Roman" w:hAnsi="Times New Roman" w:cs="Times New Roman"/>
        </w:rPr>
      </w:pPr>
      <w:r w:rsidRPr="005B2012">
        <w:rPr>
          <w:rFonts w:ascii="Times New Roman" w:hAnsi="Times New Roman" w:cs="Times New Roman"/>
        </w:rPr>
        <w:lastRenderedPageBreak/>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available habitat for coyotes and gray fox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urban centers.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regions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2F1164A7"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9"/>
      <w:r w:rsidRPr="005B2012">
        <w:rPr>
          <w:rFonts w:ascii="Times New Roman" w:hAnsi="Times New Roman" w:cs="Times New Roman"/>
        </w:rPr>
        <w:t>2016</w:t>
      </w:r>
      <w:commentRangeEnd w:id="9"/>
      <w:r w:rsidR="008562D7">
        <w:rPr>
          <w:rStyle w:val="CommentReference"/>
        </w:rPr>
        <w:commentReference w:id="9"/>
      </w:r>
      <w:r w:rsidRPr="005B2012">
        <w:rPr>
          <w:rFonts w:ascii="Times New Roman" w:hAnsi="Times New Roman" w:cs="Times New Roman"/>
        </w:rPr>
        <w:t xml:space="preserve">). Contrary to our expectations, we found that gray fox were distributed throughout the entire study area, even in urban areas such as Auburn. Grays foxes tend to be most abundant in places where potential predators (coyotes, bobcats) are less abundant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3","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BA2616">
        <w:rPr>
          <w:rFonts w:ascii="Times New Roman" w:hAnsi="Times New Roman" w:cs="Times New Roman"/>
        </w:rPr>
        <w:t xml:space="preserve"> </w:t>
      </w:r>
      <w:r w:rsidR="00F363B1">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 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F6375A" w:rsidRPr="00F6375A">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t xml:space="preserve">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4D18A18D"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Construction 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w:t>
      </w:r>
      <w:r w:rsidRPr="005B2012">
        <w:rPr>
          <w:rFonts w:ascii="Times New Roman" w:hAnsi="Times New Roman" w:cs="Times New Roman"/>
        </w:rPr>
        <w:lastRenderedPageBreak/>
        <w:t xml:space="preserve">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w:t>
      </w:r>
      <w:r w:rsidR="00F6375A">
        <w:rPr>
          <w:rFonts w:ascii="Times New Roman" w:hAnsi="Times New Roman" w:cs="Times New Roman"/>
        </w:rPr>
        <w:t xml:space="preserve">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24","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566CE009"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t xml:space="preserve"> </w:t>
      </w:r>
      <w:r w:rsidR="00F6375A">
        <w:rPr>
          <w:rFonts w:ascii="Times New Roman" w:hAnsi="Times New Roman" w:cs="Times New Roman"/>
        </w:rPr>
        <w:fldChar w:fldCharType="begin" w:fldLock="1"/>
      </w:r>
      <w:r w:rsidR="00E04ED8">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24","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short and signals of disrupted gene flow will manifest quickly.  For species like gray fox and coyotes,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70B31487" w:rsidR="00CB6029" w:rsidRDefault="005B2012" w:rsidP="001F3C25">
      <w:pPr>
        <w:spacing w:line="480" w:lineRule="auto"/>
        <w:rPr>
          <w:ins w:id="10" w:author="amandacoenfry@gmail.com" w:date="2021-01-18T20:26:00Z"/>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 xml:space="preserve">The intensity of use for these highways is more recent than their appearance on the landscape. Interstate 80, for example, was designated for construction in 1956, and 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t xml:space="preserve">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w:t>
      </w:r>
      <w:r w:rsidRPr="005B2012">
        <w:rPr>
          <w:rFonts w:ascii="Times New Roman" w:hAnsi="Times New Roman" w:cs="Times New Roman"/>
        </w:rPr>
        <w:lastRenderedPageBreak/>
        <w:t xml:space="preserve">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s, this pattern may not persist with projected increased vehicle use.</w:t>
      </w:r>
    </w:p>
    <w:p w14:paraId="212767DF" w14:textId="7FC88DFB" w:rsidR="00E04ED8" w:rsidRDefault="00E04ED8" w:rsidP="001F3C25">
      <w:pPr>
        <w:spacing w:line="480" w:lineRule="auto"/>
        <w:rPr>
          <w:ins w:id="11" w:author="amandacoenfry@gmail.com" w:date="2021-01-18T20:26:00Z"/>
          <w:rFonts w:ascii="Times New Roman" w:hAnsi="Times New Roman" w:cs="Times New Roman"/>
        </w:rPr>
      </w:pPr>
    </w:p>
    <w:p w14:paraId="4BFBCA52" w14:textId="158D9A9C" w:rsidR="00E04ED8" w:rsidRDefault="00E04ED8" w:rsidP="001F3C25">
      <w:pPr>
        <w:spacing w:line="480" w:lineRule="auto"/>
        <w:rPr>
          <w:ins w:id="12" w:author="amandacoenfry@gmail.com" w:date="2021-01-18T20:26:00Z"/>
          <w:rFonts w:ascii="Times New Roman" w:hAnsi="Times New Roman" w:cs="Times New Roman"/>
        </w:rPr>
      </w:pPr>
    </w:p>
    <w:p w14:paraId="74711EF2" w14:textId="32BD26AC" w:rsidR="00E04ED8" w:rsidRDefault="00E04ED8" w:rsidP="001F3C25">
      <w:pPr>
        <w:spacing w:line="480" w:lineRule="auto"/>
        <w:rPr>
          <w:ins w:id="13" w:author="amandacoenfry@gmail.com" w:date="2021-01-18T20:26:00Z"/>
          <w:rFonts w:ascii="Times New Roman" w:hAnsi="Times New Roman" w:cs="Times New Roman"/>
        </w:rPr>
      </w:pPr>
    </w:p>
    <w:p w14:paraId="1D815899" w14:textId="06309D55" w:rsidR="00E04ED8" w:rsidRDefault="00E04ED8" w:rsidP="001F3C25">
      <w:pPr>
        <w:spacing w:line="480" w:lineRule="auto"/>
        <w:rPr>
          <w:ins w:id="14" w:author="amandacoenfry@gmail.com" w:date="2021-01-18T20:26:00Z"/>
          <w:rFonts w:ascii="Times New Roman" w:hAnsi="Times New Roman" w:cs="Times New Roman"/>
        </w:rPr>
      </w:pPr>
    </w:p>
    <w:p w14:paraId="12107EC1" w14:textId="1DDB606C" w:rsidR="00E04ED8" w:rsidRDefault="00E04ED8" w:rsidP="001F3C25">
      <w:pPr>
        <w:spacing w:line="480" w:lineRule="auto"/>
        <w:rPr>
          <w:ins w:id="15" w:author="amandacoenfry@gmail.com" w:date="2021-01-18T20:26:00Z"/>
          <w:rFonts w:ascii="Times New Roman" w:hAnsi="Times New Roman" w:cs="Times New Roman"/>
        </w:rPr>
      </w:pPr>
    </w:p>
    <w:p w14:paraId="040ECC74" w14:textId="46C640FA" w:rsidR="00E04ED8" w:rsidRDefault="00E04ED8" w:rsidP="001F3C25">
      <w:pPr>
        <w:spacing w:line="480" w:lineRule="auto"/>
        <w:rPr>
          <w:ins w:id="16" w:author="amandacoenfry@gmail.com" w:date="2021-01-18T20:26:00Z"/>
          <w:rFonts w:ascii="Times New Roman" w:hAnsi="Times New Roman" w:cs="Times New Roman"/>
        </w:rPr>
      </w:pPr>
    </w:p>
    <w:p w14:paraId="3EB7918F" w14:textId="2357F384" w:rsidR="00E04ED8" w:rsidRDefault="00E04ED8" w:rsidP="001F3C25">
      <w:pPr>
        <w:spacing w:line="480" w:lineRule="auto"/>
        <w:rPr>
          <w:ins w:id="17" w:author="amandacoenfry@gmail.com" w:date="2021-01-18T20:26:00Z"/>
          <w:rFonts w:ascii="Times New Roman" w:hAnsi="Times New Roman" w:cs="Times New Roman"/>
        </w:rPr>
      </w:pPr>
    </w:p>
    <w:p w14:paraId="0025DD42" w14:textId="47A5D955" w:rsidR="00E04ED8" w:rsidRDefault="00E04ED8" w:rsidP="001F3C25">
      <w:pPr>
        <w:spacing w:line="480" w:lineRule="auto"/>
        <w:rPr>
          <w:ins w:id="18" w:author="amandacoenfry@gmail.com" w:date="2021-01-18T20:26:00Z"/>
          <w:rFonts w:ascii="Times New Roman" w:hAnsi="Times New Roman" w:cs="Times New Roman"/>
        </w:rPr>
      </w:pPr>
    </w:p>
    <w:p w14:paraId="408F801A" w14:textId="5C322EB9" w:rsidR="00E04ED8" w:rsidRDefault="00E04ED8" w:rsidP="001F3C25">
      <w:pPr>
        <w:spacing w:line="480" w:lineRule="auto"/>
        <w:rPr>
          <w:ins w:id="19" w:author="amandacoenfry@gmail.com" w:date="2021-01-18T20:26:00Z"/>
          <w:rFonts w:ascii="Times New Roman" w:hAnsi="Times New Roman" w:cs="Times New Roman"/>
        </w:rPr>
      </w:pPr>
    </w:p>
    <w:p w14:paraId="0C3761C7" w14:textId="43AEB85B" w:rsidR="00E04ED8" w:rsidRDefault="00E04ED8">
      <w:pPr>
        <w:rPr>
          <w:ins w:id="20" w:author="amandacoenfry@gmail.com" w:date="2021-01-18T20:26:00Z"/>
          <w:rFonts w:ascii="Times New Roman" w:hAnsi="Times New Roman" w:cs="Times New Roman"/>
        </w:rPr>
      </w:pPr>
      <w:ins w:id="21" w:author="amandacoenfry@gmail.com" w:date="2021-01-18T20:26:00Z">
        <w:r>
          <w:rPr>
            <w:rFonts w:ascii="Times New Roman" w:hAnsi="Times New Roman" w:cs="Times New Roman"/>
          </w:rPr>
          <w:br w:type="page"/>
        </w:r>
      </w:ins>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Change w:id="22">
          <w:tblGrid>
            <w:gridCol w:w="965"/>
            <w:gridCol w:w="2270"/>
            <w:gridCol w:w="895"/>
            <w:gridCol w:w="895"/>
            <w:gridCol w:w="895"/>
            <w:gridCol w:w="895"/>
            <w:gridCol w:w="895"/>
            <w:gridCol w:w="895"/>
            <w:gridCol w:w="895"/>
          </w:tblGrid>
        </w:tblGridChange>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23"/>
      <w:r>
        <w:rPr>
          <w:rFonts w:ascii="Times New Roman" w:hAnsi="Times New Roman" w:cs="Times New Roman"/>
        </w:rPr>
        <w:lastRenderedPageBreak/>
        <w:t xml:space="preserve">Table 2 </w:t>
      </w:r>
      <w:commentRangeEnd w:id="23"/>
      <w:r w:rsidR="004843A9">
        <w:rPr>
          <w:rStyle w:val="CommentReference"/>
        </w:rPr>
        <w:commentReference w:id="23"/>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The best supported model for each region and species is bolded. For all but the East Bay, the highways have no affec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3E7C2D7A" w:rsidR="003216BC" w:rsidRDefault="003216BC" w:rsidP="00C07F7F">
      <w:pPr>
        <w:spacing w:line="480" w:lineRule="auto"/>
        <w:rPr>
          <w:rFonts w:ascii="Times New Roman" w:hAnsi="Times New Roman" w:cs="Times New Roman"/>
        </w:rPr>
      </w:pPr>
      <w:r>
        <w:rPr>
          <w:rFonts w:asciiTheme="majorHAnsi" w:hAnsiTheme="majorHAnsi"/>
          <w:noProof/>
        </w:rPr>
        <w:lastRenderedPageBreak/>
        <w:drawing>
          <wp:anchor distT="0" distB="0" distL="114300" distR="114300" simplePos="0" relativeHeight="251658240" behindDoc="1" locked="0" layoutInCell="1" allowOverlap="1" wp14:anchorId="479BD55E" wp14:editId="5B1F0F7A">
            <wp:simplePos x="0" y="0"/>
            <wp:positionH relativeFrom="column">
              <wp:posOffset>0</wp:posOffset>
            </wp:positionH>
            <wp:positionV relativeFrom="paragraph">
              <wp:posOffset>120967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10">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0F2009A7">
            <wp:simplePos x="0" y="0"/>
            <wp:positionH relativeFrom="column">
              <wp:posOffset>2962275</wp:posOffset>
            </wp:positionH>
            <wp:positionV relativeFrom="paragraph">
              <wp:posOffset>126682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Figure 1</w:t>
      </w:r>
      <w:commentRangeStart w:id="24"/>
      <w:commentRangeEnd w:id="24"/>
      <w:r>
        <w:rPr>
          <w:rStyle w:val="CommentReference"/>
        </w:rPr>
        <w:commentReference w:id="24"/>
      </w:r>
      <w:r>
        <w:rPr>
          <w:rFonts w:ascii="Times New Roman" w:hAnsi="Times New Roman" w:cs="Times New Roman"/>
        </w:rPr>
        <w:t xml:space="preserve"> - </w:t>
      </w:r>
      <w:r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Pr>
          <w:rFonts w:ascii="Times New Roman" w:hAnsi="Times New Roman" w:cs="Times New Roman"/>
        </w:rPr>
        <w:t xml:space="preserve"> </w:t>
      </w:r>
      <w:r w:rsidRPr="003216BC">
        <w:rPr>
          <w:rFonts w:ascii="Times New Roman" w:hAnsi="Times New Roman" w:cs="Times New Roman"/>
        </w:rPr>
        <w:t>Map of study area and Annual Average Daily Traffic (AADT) volumes along State Route 49.</w:t>
      </w:r>
    </w:p>
    <w:p w14:paraId="658A37CD" w14:textId="5FCB37E0" w:rsidR="006618E2" w:rsidRDefault="006618E2" w:rsidP="00C07F7F">
      <w:pPr>
        <w:spacing w:line="480" w:lineRule="auto"/>
        <w:rPr>
          <w:rFonts w:ascii="Times New Roman" w:hAnsi="Times New Roman" w:cs="Times New Roman"/>
        </w:rPr>
      </w:pPr>
    </w:p>
    <w:p w14:paraId="4056F51D" w14:textId="4E104726" w:rsidR="006618E2" w:rsidRDefault="006618E2" w:rsidP="00C07F7F">
      <w:pPr>
        <w:spacing w:line="480" w:lineRule="auto"/>
        <w:rPr>
          <w:rFonts w:ascii="Times New Roman" w:hAnsi="Times New Roman" w:cs="Times New Roman"/>
        </w:rPr>
      </w:pPr>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25"/>
      <w:r>
        <w:rPr>
          <w:noProof/>
        </w:rPr>
        <w:lastRenderedPageBreak/>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2">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Pr="003216BC">
        <w:rPr>
          <w:rFonts w:ascii="Times New Roman" w:hAnsi="Times New Roman" w:cs="Times New Roman"/>
        </w:rPr>
        <w:t xml:space="preserve">Figure 2. </w:t>
      </w:r>
      <w:commentRangeEnd w:id="25"/>
      <w:r>
        <w:rPr>
          <w:rStyle w:val="CommentReference"/>
        </w:rPr>
        <w:commentReference w:id="25"/>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3">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4">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r w:rsidRPr="00E73778">
        <w:rPr>
          <w:rFonts w:ascii="Times New Roman" w:hAnsi="Times New Roman" w:cs="Times New Roman"/>
        </w:rPr>
        <w:lastRenderedPageBreak/>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5">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6">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26"/>
      <w:r w:rsidRPr="00E73778">
        <w:rPr>
          <w:rFonts w:ascii="Times New Roman" w:hAnsi="Times New Roman" w:cs="Times New Roman"/>
        </w:rPr>
        <w:lastRenderedPageBreak/>
        <w:t xml:space="preserve">Figure 2. Map </w:t>
      </w:r>
      <w:commentRangeEnd w:id="26"/>
      <w:r>
        <w:rPr>
          <w:rStyle w:val="CommentReference"/>
        </w:rPr>
        <w:commentReference w:id="26"/>
      </w:r>
      <w:r w:rsidRPr="00E73778">
        <w:rPr>
          <w:rFonts w:ascii="Times New Roman" w:hAnsi="Times New Roman" w:cs="Times New Roman"/>
        </w:rPr>
        <w:t>of sample locations for related pairs. All samples from related pairs originated from the same side of the highway with the exception of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0518FBFE" w14:textId="5156519D" w:rsidR="00E04ED8" w:rsidRPr="00E04ED8" w:rsidRDefault="004B4B74" w:rsidP="00E04ED8">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04ED8" w:rsidRPr="00E04ED8">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2A87ED5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Andrews, K. M., and J. W. Gibbons. 2016. How Do Highways Influence Snake Movement ? Behavioral Responses to Roads and Vehicles Published by : American Society of Ichthyologists and Herpetologists ( ASIH ) Stable URL : http://www.jstor.org/stable/4098651 REFERENCES Linked references are available 2005:772–782.</w:t>
      </w:r>
    </w:p>
    <w:p w14:paraId="3BA98ABC"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Atkinson, K. T., and D. M. Shackleton. 1991. Traffic Volumne and highway permeability for a mammaliam community in the Canadian Rocky Mountians. The Canadian Field-Naturalist 105:49–54.</w:t>
      </w:r>
    </w:p>
    <w:p w14:paraId="723C1D7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07446AC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altrans. 2015. 2015 Traffic Volumes on California State Highways.</w:t>
      </w:r>
    </w:p>
    <w:p w14:paraId="66C02AE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enter for Strategic Econimic Research. 2014. Placer County Economic and Demographic Profile 2013.</w:t>
      </w:r>
    </w:p>
    <w:p w14:paraId="7539DF7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harry, B., and J. Jones. 2009. Traffic Volume as a Primary Road Characteristic Impacting Wildlife: A Tool for Land Use and Transportation Planning. Proceedings of the 2009 International Conference on Ecology and Transportation:159–205.</w:t>
      </w:r>
    </w:p>
    <w:p w14:paraId="483FB1E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4E97B4C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2CFEAD9A"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offin, A. W. 2007. From roadkill to road ecology: A review of the ecological effects of roads. Journal of Transport Geography 15:396–406.</w:t>
      </w:r>
    </w:p>
    <w:p w14:paraId="4156C41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lastRenderedPageBreak/>
        <w:t>Crooks, K. R. 2002. Relative Sensitivities of Mammalian Carnivores to Habitat Fragmentation. Conservation Biology 16:488–502.</w:t>
      </w:r>
    </w:p>
    <w:p w14:paraId="38AD635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rooks, K. R., and M. E. Soulé. 1999. Mesopredator release and avifaunal extinctions in a fragmented system. Nature 400:563–566.</w:t>
      </w:r>
    </w:p>
    <w:p w14:paraId="6EC921A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e12767.</w:t>
      </w:r>
    </w:p>
    <w:p w14:paraId="351BDE3A"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9292E8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istance, G., P. Author, M. N. Source, C. Press, A. Society, and N. S. Url. 2016. Genetic Distance between Populations Author ( s ): Masatoshi Nei Source : The American Naturalist , Vol . 106 , No . 949 ( May - Jun ., 1972 ), pp . 283-292 Published by : University of Chicago Press for American Society of Naturalists Stable URL : http:/ 106:283–292.</w:t>
      </w:r>
    </w:p>
    <w:p w14:paraId="0BEA3075"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ixon, P. 2003. VEGAN, a package of R functions for community ecology. Journal of Vegetation Science 14:927–930.</w:t>
      </w:r>
    </w:p>
    <w:p w14:paraId="3251BC5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4B231A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Epps, C. W., P. J. Palsboll, J. D. Wehausen, G. K. Roderick, R. R. Ramey, and D. R. McCullough. 2005. Highways block gene flow and cause a rapid decline in genetic diversity of desert bighorn sheep. Ecology Letters 8:1029–1038.</w:t>
      </w:r>
    </w:p>
    <w:p w14:paraId="4328101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ahrig, L., and T. Rytwinski. 2009. Effects of roads on animal abundance: An empirical review and synthesis. Ecology and Society 14.</w:t>
      </w:r>
    </w:p>
    <w:p w14:paraId="72FEFBB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lastRenderedPageBreak/>
        <w:t>Faigin, D. P. 2020. Interstate Highway Types and the History of California’s Interstates. Available from: https://cahighways.org/itypes.html. https://cahighways.org/itypes.html.</w:t>
      </w:r>
    </w:p>
    <w:p w14:paraId="3B0B1A0F"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3F37A0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edriani, J. M., T. K. Fuller, R. M. Sauvajot, and E. C. York. 2000. Competition and intraguild predation among three sympatric carnivores. Oecologia 125:258–270.</w:t>
      </w:r>
    </w:p>
    <w:p w14:paraId="1E9E454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rankham, R. 1996. Relationship of Genetic Variation to Population Size in Wildlife. Conservation Biology 10:1500–1508.</w:t>
      </w:r>
    </w:p>
    <w:p w14:paraId="38D5692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E2EB56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0F24D3F"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rubbs, S. E., and P. R. Krausman. 2009. Use of Urban Landscape by Coyotes. The Southwestern Naturalists 54:1–12.</w:t>
      </w:r>
    </w:p>
    <w:p w14:paraId="3A8A241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arrison, R. L. 1997. A Comparison of Gray Fox Ecology between Residential and Undeveloped Rural Landscapes. Journal of Wildlife Management 61:112–122.</w:t>
      </w:r>
    </w:p>
    <w:p w14:paraId="6097FED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olderegger, R., and M. Di Giulio. 2010. The genetic effects of roads: A review of empirical evidence. Basic and Applied Ecology 11:522–531.</w:t>
      </w:r>
    </w:p>
    <w:p w14:paraId="42177E0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A4BA8A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Jaeger, J. A. G., J. Bowman, J. Brennan, L. Fahrig, D. Bert, J. Bouchard, N. Charbonneau, K. Frank, B. </w:t>
      </w:r>
      <w:r w:rsidRPr="00E04ED8">
        <w:rPr>
          <w:rFonts w:ascii="Times New Roman" w:hAnsi="Times New Roman" w:cs="Times New Roman"/>
          <w:noProof/>
          <w:szCs w:val="24"/>
        </w:rPr>
        <w:lastRenderedPageBreak/>
        <w:t>Gruber, and K. T. Von Toschanowitz. 2005. Predicting when animal populations are at risk from roads: An interactive model of road avoidance behavior. Ecological Modelling 185:329–348.</w:t>
      </w:r>
    </w:p>
    <w:p w14:paraId="639269D5"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alinowski, S. T. 2005. HP-RARE 1.0: a computer program for performing rarefaction on measures of allelic richness. Molecular Ecology Notes 5:187–189.</w:t>
      </w:r>
    </w:p>
    <w:p w14:paraId="02F2F5B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DC8043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3D57141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Lande, R. 1988. Genetics and biological demography in conservation. Science 241:1455–1460.</w:t>
      </w:r>
    </w:p>
    <w:p w14:paraId="50AB94B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1753E2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arsh, D. M., G. S. Milam, N. P. Gorham, and N. G. Beckman. 2005. Forest roads as partial barriers to terrestrial salamander movement. Conservation Biology 19:2004–2008.</w:t>
      </w:r>
    </w:p>
    <w:p w14:paraId="69DEE3F7"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cRae, B. H. 2006. Isolation By Resistance. Evolution 60:1551.</w:t>
      </w:r>
    </w:p>
    <w:p w14:paraId="26DC6D9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oore, M., S. K. Brown, and B. N. Sacks. 2010. Thirty-one short red fox (Vulpes vulpes) microsatellite markers. Molecular Ecology Resources 10:404–408.</w:t>
      </w:r>
    </w:p>
    <w:p w14:paraId="71654B83"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Nei, M. 1978. Estimation of average heterozygosity and genetic distance from a small number of individuals. Genetics 89:583–590.</w:t>
      </w:r>
    </w:p>
    <w:p w14:paraId="560EE4F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Peakall, R., and P. E. Smouse. 2006. GenAlEx 6: Genetic analysis in Excel. Population genetic software </w:t>
      </w:r>
      <w:r w:rsidRPr="00E04ED8">
        <w:rPr>
          <w:rFonts w:ascii="Times New Roman" w:hAnsi="Times New Roman" w:cs="Times New Roman"/>
          <w:noProof/>
          <w:szCs w:val="24"/>
        </w:rPr>
        <w:lastRenderedPageBreak/>
        <w:t>for teaching and research. Molecular Ecology Notes 6:288–295.</w:t>
      </w:r>
    </w:p>
    <w:p w14:paraId="1473964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3157F502"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165F2CD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5C46EE4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8309F12"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ritchard, J. K., M. Stephens, and P. Donnelly. 2000. Inference of Population Structure Using Multilocus Genotype Data. Genetics 155:945–959.</w:t>
      </w:r>
    </w:p>
    <w:p w14:paraId="6C5337A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ce, W. R. 1989. Analyzing Tables of Statistical Tests. Evolution 43:223–225.</w:t>
      </w:r>
    </w:p>
    <w:p w14:paraId="4F89D6E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2006. Spatial Ecology of Bobcats and Gray Foxes in Urban and Rural Zones of a National Park. Journal of Wildlife Management 70:1425–1435.</w:t>
      </w:r>
    </w:p>
    <w:p w14:paraId="76065DC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J. L. Brown, J. A. Sikich, C. M. Schoonmaker, and E. E. Boydston. 2014a. Wildlife Friendly Roads: The Impacts of Roads on Wildlife in Urban Areas and Potential Remedies. Pages 323–360 Urban Wildlife Conservation: Theory and Practice. Springer Science+Business Media.</w:t>
      </w:r>
    </w:p>
    <w:p w14:paraId="6D48201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P. D., L. E. K. E. K. Serieys, J. P. P. Pollinger, J. A. a Sikich, L. Dalbeck, R. K. K. Wayne, and H. B. B. Ernest. 2014b. Individual Behaviors Dominate the Dynamics of an Urban Mountain Lion Population Isolated by Roads. Current Biology 24:1989–1994.</w:t>
      </w:r>
    </w:p>
    <w:p w14:paraId="0303DDD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Riley, S. P. D., J. P. Pollinger, R. M. Sauvajot, E. C. York, C. Bromley, T. K. Fuller, and R. K. Wayne. </w:t>
      </w:r>
      <w:r w:rsidRPr="00E04ED8">
        <w:rPr>
          <w:rFonts w:ascii="Times New Roman" w:hAnsi="Times New Roman" w:cs="Times New Roman"/>
          <w:noProof/>
          <w:szCs w:val="24"/>
        </w:rPr>
        <w:lastRenderedPageBreak/>
        <w:t>2006. A southern California freeway is a physical and social barrier to gene flow in carnivores. Molecular Ecology 15:1733–1741.</w:t>
      </w:r>
    </w:p>
    <w:p w14:paraId="466124B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ountree, G. H. I. 2004. Comparative study of the home range and habitat usage of red foxes and gray foxes in an urban setting: a preliminary report. Pages 238–244 Proceedings 4th International Urban Wildlife Symposium.</w:t>
      </w:r>
    </w:p>
    <w:p w14:paraId="17CB5F0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008428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07ED832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waya, M. a, S. T. Kalinowski, and A. P. Clevenger. 2014. Genetic connectivity for two bear species at wildlife crossing structures in Banff National Park. Proceedings. Biological sciences / The Royal Society 281:20131705.</w:t>
      </w:r>
    </w:p>
    <w:p w14:paraId="3DCDFD23"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2274EC8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aylor, B. D., and R. L. Goldingay. 2010. Roads and wildlife: Impacts, mitigation and implications for wildlife management in Australia. Wildlife Research 37:320–331.</w:t>
      </w:r>
    </w:p>
    <w:p w14:paraId="7AA1BA9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9806017"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oonen, R. J., and S. Hughes. 2001. Increased Throughput for Fragment Analysis on an ABI PRISM® 377 Automated Sequencer Using a Membrane Comb and STRand Software 31:1320–1324.</w:t>
      </w:r>
    </w:p>
    <w:p w14:paraId="3CF32A6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WAITS, L. P., and D. PAETKAU. 2005. Noninvasive Genetic Sampling Tools for Wildlife Biologists: a </w:t>
      </w:r>
      <w:r w:rsidRPr="00E04ED8">
        <w:rPr>
          <w:rFonts w:ascii="Times New Roman" w:hAnsi="Times New Roman" w:cs="Times New Roman"/>
          <w:noProof/>
          <w:szCs w:val="24"/>
        </w:rPr>
        <w:lastRenderedPageBreak/>
        <w:t>Review of Applications and Recommendations for Accurate Data Collection. Journal of Wildlife Management 69:1419–1433.</w:t>
      </w:r>
    </w:p>
    <w:p w14:paraId="57AE4EF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Wickham, H. 2016. ggplot2: Elegant Graphics for Data Analysis. Springer-Verlag New York. ISBN 978-3-319-24277-4, https://ggplot2.tidyverse.org.:98140.</w:t>
      </w:r>
    </w:p>
    <w:p w14:paraId="55173CC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rPr>
      </w:pPr>
      <w:r w:rsidRPr="00E04ED8">
        <w:rPr>
          <w:rFonts w:ascii="Times New Roman" w:hAnsi="Times New Roman" w:cs="Times New Roman"/>
          <w:noProof/>
          <w:szCs w:val="24"/>
        </w:rPr>
        <w:t>Wright, L., and W. Wright. 2017. Effects of Interstate 95 on Breeding Birds in Northern Maine Author ( s ): Craig R . Ferris Source : The Journal of Wildlife Management , Vol . 43 , No . 2 ( Apr ., 1979 ), pp . 421-427 Published by : Wiley on behalf of the Wildlife Society Stable URL : h 43:421–427.</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coenfry@gmail.com" w:date="2021-01-18T12:45:00Z" w:initials="a">
    <w:p w14:paraId="135EC0E6" w14:textId="6CBC1390" w:rsidR="00C36789" w:rsidRDefault="00C36789">
      <w:pPr>
        <w:pStyle w:val="CommentText"/>
      </w:pPr>
      <w:r>
        <w:rPr>
          <w:rStyle w:val="CommentReference"/>
        </w:rPr>
        <w:annotationRef/>
      </w:r>
      <w:r>
        <w:t>Gerlach &amp; Musolf 2000 = roads event recent have impacts on small mammals</w:t>
      </w:r>
    </w:p>
  </w:comment>
  <w:comment w:id="1" w:author="amandacoenfry@gmail.com" w:date="2021-01-18T17:50:00Z" w:initials="a">
    <w:p w14:paraId="437DFBDD" w14:textId="376FA8FB" w:rsidR="00A5741D" w:rsidRDefault="00A5741D">
      <w:pPr>
        <w:pStyle w:val="CommentText"/>
      </w:pPr>
      <w:r>
        <w:rPr>
          <w:rStyle w:val="CommentReference"/>
        </w:rPr>
        <w:annotationRef/>
      </w:r>
      <w:r>
        <w:t>Need this source from Ben/Cate</w:t>
      </w:r>
    </w:p>
  </w:comment>
  <w:comment w:id="2" w:author="Amanda Elise Coen" w:date="2021-01-16T17:02:00Z" w:initials="AEC">
    <w:p w14:paraId="75CC11B5" w14:textId="5CCB1312" w:rsidR="002C4239" w:rsidRDefault="002C4239">
      <w:pPr>
        <w:pStyle w:val="CommentText"/>
      </w:pPr>
      <w:r>
        <w:rPr>
          <w:rStyle w:val="CommentReference"/>
        </w:rPr>
        <w:annotationRef/>
      </w:r>
      <w:r>
        <w:t>Need to input AADT GIS file source from Clatrans</w:t>
      </w:r>
    </w:p>
  </w:comment>
  <w:comment w:id="3" w:author="amandacoenfry@gmail.com" w:date="2021-01-18T09:20:00Z" w:initials="a">
    <w:p w14:paraId="3BDBEE21" w14:textId="77777777" w:rsidR="002C4239" w:rsidRDefault="002C4239">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2C4239" w:rsidRDefault="002C4239">
      <w:pPr>
        <w:pStyle w:val="CommentText"/>
      </w:pPr>
    </w:p>
    <w:p w14:paraId="182829D5" w14:textId="77777777" w:rsidR="002C4239" w:rsidRDefault="002C4239" w:rsidP="00892D42">
      <w:pPr>
        <w:pStyle w:val="CommentText"/>
        <w:numPr>
          <w:ilvl w:val="0"/>
          <w:numId w:val="1"/>
        </w:numPr>
      </w:pPr>
      <w:r>
        <w:t xml:space="preserve"> Need one for East Bay region pairs</w:t>
      </w:r>
    </w:p>
    <w:p w14:paraId="5B2F968A" w14:textId="45A36FA3" w:rsidR="002C4239" w:rsidRDefault="002C4239" w:rsidP="00892D42">
      <w:pPr>
        <w:pStyle w:val="CommentText"/>
        <w:numPr>
          <w:ilvl w:val="0"/>
          <w:numId w:val="1"/>
        </w:numPr>
      </w:pPr>
      <w:r>
        <w:t xml:space="preserve"> Need to update SNF Coyote with whole data set</w:t>
      </w:r>
    </w:p>
  </w:comment>
  <w:comment w:id="4" w:author="amandacoenfry@gmail.com" w:date="2021-01-18T09:21:00Z" w:initials="a">
    <w:p w14:paraId="1BC31D19" w14:textId="38E92C4D" w:rsidR="002C4239" w:rsidRDefault="002C4239">
      <w:pPr>
        <w:pStyle w:val="CommentText"/>
      </w:pPr>
      <w:r>
        <w:rPr>
          <w:rStyle w:val="CommentReference"/>
        </w:rPr>
        <w:annotationRef/>
      </w:r>
      <w:r>
        <w:t>Same as above</w:t>
      </w:r>
    </w:p>
  </w:comment>
  <w:comment w:id="5" w:author="amandacoenfry@gmail.com" w:date="2021-01-18T09:23:00Z" w:initials="a">
    <w:p w14:paraId="1EAB2902" w14:textId="537AC47F" w:rsidR="002C4239" w:rsidRDefault="002C4239">
      <w:pPr>
        <w:pStyle w:val="CommentText"/>
      </w:pPr>
      <w:r>
        <w:rPr>
          <w:rStyle w:val="CommentReference"/>
        </w:rPr>
        <w:annotationRef/>
      </w:r>
      <w:r>
        <w:t>Including figure from report, but not sure if needed as this was false clustering. Keep or discard?</w:t>
      </w:r>
    </w:p>
  </w:comment>
  <w:comment w:id="6" w:author="amandacoenfry@gmail.com" w:date="2021-01-18T18:15:00Z" w:initials="a">
    <w:p w14:paraId="218F3AFA" w14:textId="5B78E112" w:rsidR="00505E77" w:rsidRDefault="00505E77">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7" w:author="Amanda Elise Coen" w:date="2021-01-16T17:23:00Z" w:initials="AEC">
    <w:p w14:paraId="649E8534" w14:textId="77777777" w:rsidR="00BA2616" w:rsidRDefault="00BA2616" w:rsidP="00BA2616">
      <w:pPr>
        <w:pStyle w:val="CommentText"/>
      </w:pPr>
      <w:r>
        <w:rPr>
          <w:rStyle w:val="CommentReference"/>
        </w:rPr>
        <w:annotationRef/>
      </w:r>
      <w:r>
        <w:t>Copied and pasted from Report 2, drop or include citation for report 2 as well?</w:t>
      </w:r>
    </w:p>
  </w:comment>
  <w:comment w:id="8" w:author="amandacoenfry@gmail.com" w:date="2021-01-18T18:18:00Z" w:initials="a">
    <w:p w14:paraId="7657A4F5" w14:textId="14DEE6CD" w:rsidR="00E6452C" w:rsidRDefault="00E6452C">
      <w:pPr>
        <w:pStyle w:val="CommentText"/>
      </w:pPr>
      <w:r>
        <w:rPr>
          <w:rStyle w:val="CommentReference"/>
        </w:rPr>
        <w:annotationRef/>
      </w:r>
      <w:r>
        <w:t>Should we run this chapter past Fraser or turn this into a personal communication statement if he is not going to be on the author list?</w:t>
      </w:r>
    </w:p>
  </w:comment>
  <w:comment w:id="9" w:author="Amanda Elise Coen" w:date="2021-01-16T17:37:00Z" w:initials="AEC">
    <w:p w14:paraId="6D2FB32F" w14:textId="69104CC2" w:rsidR="002C4239" w:rsidRDefault="002C4239">
      <w:pPr>
        <w:pStyle w:val="CommentText"/>
      </w:pPr>
      <w:r>
        <w:t>2015 or 2016?</w:t>
      </w:r>
    </w:p>
  </w:comment>
  <w:comment w:id="23" w:author="amandacoenfry@gmail.com" w:date="2021-01-18T09:37:00Z" w:initials="a">
    <w:p w14:paraId="778F1029" w14:textId="77777777" w:rsidR="002C4239" w:rsidRDefault="002C4239">
      <w:pPr>
        <w:pStyle w:val="CommentText"/>
      </w:pPr>
      <w:r>
        <w:rPr>
          <w:rStyle w:val="CommentReference"/>
        </w:rPr>
        <w:annotationRef/>
      </w:r>
      <w:r>
        <w:t>Placeholder for FST, will need:</w:t>
      </w:r>
    </w:p>
    <w:p w14:paraId="1B41AA51" w14:textId="0378C17B" w:rsidR="002C4239" w:rsidRDefault="002C4239" w:rsidP="004843A9">
      <w:pPr>
        <w:pStyle w:val="CommentText"/>
        <w:numPr>
          <w:ilvl w:val="0"/>
          <w:numId w:val="1"/>
        </w:numPr>
      </w:pPr>
      <w:r>
        <w:t xml:space="preserve"> Updated pop and study area labels</w:t>
      </w:r>
    </w:p>
    <w:p w14:paraId="42D99527" w14:textId="7891DFD2" w:rsidR="002C4239" w:rsidRDefault="002C4239" w:rsidP="004843A9">
      <w:pPr>
        <w:pStyle w:val="CommentText"/>
        <w:numPr>
          <w:ilvl w:val="0"/>
          <w:numId w:val="1"/>
        </w:numPr>
      </w:pPr>
      <w:r>
        <w:t xml:space="preserve"> Section or separate table for Gray fox</w:t>
      </w:r>
    </w:p>
  </w:comment>
  <w:comment w:id="24" w:author="amandacoenfry@gmail.com" w:date="2021-01-18T11:36:00Z" w:initials="a">
    <w:p w14:paraId="40EA648F" w14:textId="77777777" w:rsidR="002C4239" w:rsidRDefault="002C4239">
      <w:pPr>
        <w:pStyle w:val="CommentText"/>
      </w:pPr>
      <w:r>
        <w:rPr>
          <w:rStyle w:val="CommentReference"/>
        </w:rPr>
        <w:annotationRef/>
      </w:r>
      <w:r>
        <w:t>Will be working on updating these to bring the Report 1 figure more in line with the Report 2 figure (left)</w:t>
      </w:r>
    </w:p>
    <w:p w14:paraId="2DB1DE4C" w14:textId="77777777" w:rsidR="002C4239" w:rsidRDefault="002C4239">
      <w:pPr>
        <w:pStyle w:val="CommentText"/>
      </w:pPr>
    </w:p>
    <w:p w14:paraId="451CD764" w14:textId="3097C812" w:rsidR="002C4239" w:rsidRDefault="002C4239">
      <w:pPr>
        <w:pStyle w:val="CommentText"/>
      </w:pPr>
      <w:r>
        <w:t>Also will be playing with including samples on maps to see if legible (and one less figure to make)</w:t>
      </w:r>
    </w:p>
  </w:comment>
  <w:comment w:id="25" w:author="amandacoenfry@gmail.com" w:date="2021-01-18T11:44:00Z" w:initials="a">
    <w:p w14:paraId="464615D9" w14:textId="77777777" w:rsidR="002C4239" w:rsidRDefault="002C4239">
      <w:pPr>
        <w:pStyle w:val="CommentText"/>
      </w:pPr>
      <w:r>
        <w:rPr>
          <w:rStyle w:val="CommentReference"/>
        </w:rPr>
        <w:annotationRef/>
      </w:r>
      <w:r>
        <w:t>How important to show spurious clustering caused by related individuals as structure plots?</w:t>
      </w:r>
    </w:p>
    <w:p w14:paraId="4BD55E64" w14:textId="77777777" w:rsidR="002C4239" w:rsidRDefault="002C4239">
      <w:pPr>
        <w:pStyle w:val="CommentText"/>
      </w:pPr>
    </w:p>
    <w:p w14:paraId="4FDCCF4A" w14:textId="59011C29" w:rsidR="002C4239" w:rsidRDefault="002C4239">
      <w:pPr>
        <w:pStyle w:val="CommentText"/>
      </w:pPr>
      <w:r>
        <w:t>Alternative is showing map placement of related pairs and placement of cluster assignment (see below)</w:t>
      </w:r>
    </w:p>
  </w:comment>
  <w:comment w:id="26" w:author="amandacoenfry@gmail.com" w:date="2021-01-18T11:49:00Z" w:initials="a">
    <w:p w14:paraId="6234075F" w14:textId="438BA95B" w:rsidR="002C4239" w:rsidRDefault="002C4239">
      <w:pPr>
        <w:pStyle w:val="CommentText"/>
      </w:pPr>
      <w:r>
        <w:rPr>
          <w:rStyle w:val="CommentReference"/>
        </w:rPr>
        <w:annotationRef/>
      </w:r>
      <w:r>
        <w:t>Also not sure if this figure is necessary, would require a similar plot for East B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35EC0E6" w15:done="0"/>
  <w15:commentEx w15:paraId="437DFBDD" w15:done="0"/>
  <w15:commentEx w15:paraId="75CC11B5" w15:done="0"/>
  <w15:commentEx w15:paraId="5B2F968A" w15:done="0"/>
  <w15:commentEx w15:paraId="1BC31D19" w15:done="0"/>
  <w15:commentEx w15:paraId="1EAB2902" w15:done="0"/>
  <w15:commentEx w15:paraId="218F3AFA" w15:done="0"/>
  <w15:commentEx w15:paraId="649E8534" w15:done="0"/>
  <w15:commentEx w15:paraId="7657A4F5" w15:done="0"/>
  <w15:commentEx w15:paraId="6D2FB32F" w15:done="0"/>
  <w15:commentEx w15:paraId="42D99527" w15:done="0"/>
  <w15:commentEx w15:paraId="451CD764" w15:done="0"/>
  <w15:commentEx w15:paraId="4FDCCF4A" w15:done="0"/>
  <w15:commentEx w15:paraId="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0179" w16cex:dateUtc="2021-01-18T20:45:00Z"/>
  <w16cex:commentExtensible w16cex:durableId="23B048C9" w16cex:dateUtc="2021-01-19T01:50:00Z"/>
  <w16cex:commentExtensible w16cex:durableId="23AD9A9E" w16cex:dateUtc="2021-01-17T01:02:00Z"/>
  <w16cex:commentExtensible w16cex:durableId="23AFD142" w16cex:dateUtc="2021-01-18T17:20:00Z"/>
  <w16cex:commentExtensible w16cex:durableId="23AFD19A" w16cex:dateUtc="2021-01-18T17:21:00Z"/>
  <w16cex:commentExtensible w16cex:durableId="23AFD209" w16cex:dateUtc="2021-01-18T17:23:00Z"/>
  <w16cex:commentExtensible w16cex:durableId="23B04ED8" w16cex:dateUtc="2021-01-19T02:15:00Z"/>
  <w16cex:commentExtensible w16cex:durableId="23B05F2B" w16cex:dateUtc="2021-01-17T01:23:00Z"/>
  <w16cex:commentExtensible w16cex:durableId="23B04F79" w16cex:dateUtc="2021-01-19T02:18:00Z"/>
  <w16cex:commentExtensible w16cex:durableId="23ADA2E5" w16cex:dateUtc="2021-01-17T01:37:00Z"/>
  <w16cex:commentExtensible w16cex:durableId="23AFD567" w16cex:dateUtc="2021-01-18T17:37:00Z"/>
  <w16cex:commentExtensible w16cex:durableId="23AFF140" w16cex:dateUtc="2021-01-18T19:36:00Z"/>
  <w16cex:commentExtensible w16cex:durableId="23AFF304" w16cex:dateUtc="2021-01-18T19:44:00Z"/>
  <w16cex:commentExtensible w16cex:durableId="23AFF442" w16cex:dateUtc="2021-01-18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35EC0E6" w16cid:durableId="23B00179"/>
  <w16cid:commentId w16cid:paraId="437DFBDD" w16cid:durableId="23B048C9"/>
  <w16cid:commentId w16cid:paraId="75CC11B5" w16cid:durableId="23AD9A9E"/>
  <w16cid:commentId w16cid:paraId="5B2F968A" w16cid:durableId="23AFD142"/>
  <w16cid:commentId w16cid:paraId="1BC31D19" w16cid:durableId="23AFD19A"/>
  <w16cid:commentId w16cid:paraId="1EAB2902" w16cid:durableId="23AFD209"/>
  <w16cid:commentId w16cid:paraId="218F3AFA" w16cid:durableId="23B04ED8"/>
  <w16cid:commentId w16cid:paraId="649E8534" w16cid:durableId="23B05F2B"/>
  <w16cid:commentId w16cid:paraId="7657A4F5" w16cid:durableId="23B04F79"/>
  <w16cid:commentId w16cid:paraId="6D2FB32F" w16cid:durableId="23ADA2E5"/>
  <w16cid:commentId w16cid:paraId="42D99527" w16cid:durableId="23AFD567"/>
  <w16cid:commentId w16cid:paraId="451CD764" w16cid:durableId="23AFF140"/>
  <w16cid:commentId w16cid:paraId="4FDCCF4A" w16cid:durableId="23AFF304"/>
  <w16cid:commentId w16cid:paraId="6234075F" w16cid:durableId="23AFF4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647C1"/>
    <w:rsid w:val="0009600C"/>
    <w:rsid w:val="000B2FF0"/>
    <w:rsid w:val="000B6F05"/>
    <w:rsid w:val="000D3D14"/>
    <w:rsid w:val="00101E80"/>
    <w:rsid w:val="001078BF"/>
    <w:rsid w:val="00114875"/>
    <w:rsid w:val="00130C43"/>
    <w:rsid w:val="001526D9"/>
    <w:rsid w:val="00153B78"/>
    <w:rsid w:val="0016461F"/>
    <w:rsid w:val="00177F05"/>
    <w:rsid w:val="00194467"/>
    <w:rsid w:val="001A17D7"/>
    <w:rsid w:val="001D152D"/>
    <w:rsid w:val="001D2764"/>
    <w:rsid w:val="001D2B56"/>
    <w:rsid w:val="001D6D1F"/>
    <w:rsid w:val="001E0FA4"/>
    <w:rsid w:val="001F2829"/>
    <w:rsid w:val="001F3C25"/>
    <w:rsid w:val="001F484C"/>
    <w:rsid w:val="00216C67"/>
    <w:rsid w:val="00250F74"/>
    <w:rsid w:val="00272894"/>
    <w:rsid w:val="002B4E2B"/>
    <w:rsid w:val="002C4239"/>
    <w:rsid w:val="00303046"/>
    <w:rsid w:val="00306FB5"/>
    <w:rsid w:val="00313DE8"/>
    <w:rsid w:val="003216BC"/>
    <w:rsid w:val="003528A8"/>
    <w:rsid w:val="00381787"/>
    <w:rsid w:val="003D02F0"/>
    <w:rsid w:val="003E068A"/>
    <w:rsid w:val="003E1F53"/>
    <w:rsid w:val="003F4373"/>
    <w:rsid w:val="004101C4"/>
    <w:rsid w:val="00413780"/>
    <w:rsid w:val="00417652"/>
    <w:rsid w:val="004178EC"/>
    <w:rsid w:val="004607FF"/>
    <w:rsid w:val="00460AB6"/>
    <w:rsid w:val="004625F6"/>
    <w:rsid w:val="00467AF7"/>
    <w:rsid w:val="004843A9"/>
    <w:rsid w:val="00491375"/>
    <w:rsid w:val="00493F27"/>
    <w:rsid w:val="004A6E9D"/>
    <w:rsid w:val="004B4B74"/>
    <w:rsid w:val="004C01AA"/>
    <w:rsid w:val="004D12BE"/>
    <w:rsid w:val="00505E77"/>
    <w:rsid w:val="00506225"/>
    <w:rsid w:val="005178A3"/>
    <w:rsid w:val="005355BB"/>
    <w:rsid w:val="00545147"/>
    <w:rsid w:val="005544BF"/>
    <w:rsid w:val="00574236"/>
    <w:rsid w:val="005B2012"/>
    <w:rsid w:val="005C0CF8"/>
    <w:rsid w:val="005E155D"/>
    <w:rsid w:val="005F3206"/>
    <w:rsid w:val="0060732D"/>
    <w:rsid w:val="00607F08"/>
    <w:rsid w:val="00614044"/>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84B4B"/>
    <w:rsid w:val="007B7AD0"/>
    <w:rsid w:val="007E193F"/>
    <w:rsid w:val="00807E35"/>
    <w:rsid w:val="0081787B"/>
    <w:rsid w:val="00824FBF"/>
    <w:rsid w:val="00835A95"/>
    <w:rsid w:val="0083747A"/>
    <w:rsid w:val="008562D7"/>
    <w:rsid w:val="008575D6"/>
    <w:rsid w:val="008710DC"/>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6BEB"/>
    <w:rsid w:val="00AB434E"/>
    <w:rsid w:val="00AC421D"/>
    <w:rsid w:val="00AD3864"/>
    <w:rsid w:val="00AE72A5"/>
    <w:rsid w:val="00AF3EF9"/>
    <w:rsid w:val="00B31776"/>
    <w:rsid w:val="00B41422"/>
    <w:rsid w:val="00B429DF"/>
    <w:rsid w:val="00B45E2C"/>
    <w:rsid w:val="00B72AC6"/>
    <w:rsid w:val="00B7331B"/>
    <w:rsid w:val="00B94B0C"/>
    <w:rsid w:val="00BA2616"/>
    <w:rsid w:val="00BD0AC0"/>
    <w:rsid w:val="00BF0817"/>
    <w:rsid w:val="00BF0E04"/>
    <w:rsid w:val="00C07F7F"/>
    <w:rsid w:val="00C11E44"/>
    <w:rsid w:val="00C26EA3"/>
    <w:rsid w:val="00C36789"/>
    <w:rsid w:val="00C53D96"/>
    <w:rsid w:val="00C76284"/>
    <w:rsid w:val="00C9315C"/>
    <w:rsid w:val="00CB6029"/>
    <w:rsid w:val="00CD002A"/>
    <w:rsid w:val="00CE13E6"/>
    <w:rsid w:val="00CF0F1F"/>
    <w:rsid w:val="00CF1A59"/>
    <w:rsid w:val="00CF330F"/>
    <w:rsid w:val="00D3643D"/>
    <w:rsid w:val="00D41E18"/>
    <w:rsid w:val="00D47582"/>
    <w:rsid w:val="00D73C2D"/>
    <w:rsid w:val="00DA7540"/>
    <w:rsid w:val="00DB5ABB"/>
    <w:rsid w:val="00DD3EEE"/>
    <w:rsid w:val="00DD7067"/>
    <w:rsid w:val="00DF27EB"/>
    <w:rsid w:val="00E04ED8"/>
    <w:rsid w:val="00E1268C"/>
    <w:rsid w:val="00E15216"/>
    <w:rsid w:val="00E20DD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72</TotalTime>
  <Pages>30</Pages>
  <Words>30946</Words>
  <Characters>176393</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05</cp:revision>
  <cp:lastPrinted>2020-12-17T00:29:00Z</cp:lastPrinted>
  <dcterms:created xsi:type="dcterms:W3CDTF">2020-12-17T00:28:00Z</dcterms:created>
  <dcterms:modified xsi:type="dcterms:W3CDTF">2021-01-19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